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fldSimple w:instr=" SEQ Figura \* ARABIC ">
        <w:r w:rsidR="003B56C3">
          <w:rPr>
            <w:noProof/>
          </w:rPr>
          <w:t>2</w:t>
        </w:r>
      </w:fldSimple>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Porem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0CEC5AF8" w14:textId="123F82CD" w:rsidR="006D2ECB" w:rsidRPr="009634F0" w:rsidRDefault="006D2ECB" w:rsidP="006D2ECB">
      <w:r w:rsidRPr="000A3B00">
        <w:rPr>
          <w:lang w:val="en-US"/>
        </w:rPr>
        <w:tab/>
      </w:r>
      <w:r w:rsidRPr="009634F0">
        <w:t>Texto</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6EC1426B" w14:textId="68D03F2F" w:rsidR="00413F67" w:rsidRDefault="00413F67" w:rsidP="00413F67">
      <w:pPr>
        <w:pStyle w:val="Ttulo4"/>
      </w:pPr>
      <w:r>
        <w:t>Quais técnicas foram usadas?</w:t>
      </w:r>
    </w:p>
    <w:p w14:paraId="1814D255" w14:textId="6A51FE0D" w:rsidR="00A36DB8" w:rsidRDefault="00A36DB8" w:rsidP="00A36DB8">
      <w:r>
        <w:tab/>
      </w:r>
      <w:r w:rsidR="00084447" w:rsidRPr="00084447">
        <w:t>PAIRWISE SCORE</w:t>
      </w:r>
      <w:r w:rsidR="00900127">
        <w:t>, CLASSIFICAÇÃO</w:t>
      </w:r>
    </w:p>
    <w:p w14:paraId="668C230B" w14:textId="5B12B5F9" w:rsidR="00A170A0" w:rsidRPr="00084447" w:rsidRDefault="00A170A0" w:rsidP="00A36DB8">
      <w:r>
        <w:tab/>
        <w:t>Para realizar a predição da expressão facial</w:t>
      </w:r>
      <w:r w:rsidR="004B10AD">
        <w:t xml:space="preserve">, foram </w:t>
      </w:r>
      <w:r w:rsidR="00352AFF">
        <w:t>experimentados diversos algoritmos, e no fim, foi utilizado</w:t>
      </w:r>
      <w:r w:rsidR="004B10AD">
        <w:t xml:space="preserve"> os algoritmos Random forest e Gradient Boosting por apresentarem os melhores resultados.</w:t>
      </w:r>
    </w:p>
    <w:p w14:paraId="071DFECE" w14:textId="77777777" w:rsidR="00413F67" w:rsidRDefault="00413F67" w:rsidP="00413F67">
      <w:pPr>
        <w:pStyle w:val="PargrafodaLista"/>
        <w:numPr>
          <w:ilvl w:val="0"/>
          <w:numId w:val="35"/>
        </w:numPr>
      </w:pPr>
      <w:r>
        <w:t>Foi utilizada da recomendação colaborativa?</w:t>
      </w:r>
    </w:p>
    <w:p w14:paraId="24C4E919" w14:textId="77777777" w:rsidR="00413F67" w:rsidRDefault="00413F67" w:rsidP="00413F67">
      <w:pPr>
        <w:pStyle w:val="PargrafodaLista"/>
        <w:numPr>
          <w:ilvl w:val="0"/>
          <w:numId w:val="35"/>
        </w:numPr>
      </w:pPr>
      <w:r>
        <w:t>Quais foram os algoritmos utilizados na recomendação?</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487E1733" w:rsidR="00A36DB8" w:rsidRPr="00A36DB8" w:rsidRDefault="00A36DB8" w:rsidP="00A36DB8">
      <w:r>
        <w:lastRenderedPageBreak/>
        <w:tab/>
        <w:t>Texto</w:t>
      </w:r>
    </w:p>
    <w:p w14:paraId="56CD8AAA" w14:textId="77777777" w:rsidR="00413F67" w:rsidRDefault="00413F67" w:rsidP="00413F67">
      <w:pPr>
        <w:pStyle w:val="PargrafodaLista"/>
        <w:numPr>
          <w:ilvl w:val="0"/>
          <w:numId w:val="35"/>
        </w:numPr>
      </w:pPr>
      <w:r>
        <w:t>Foi analisado o comportamento? Quais aspectos?</w:t>
      </w:r>
    </w:p>
    <w:p w14:paraId="264D821D" w14:textId="77777777" w:rsidR="00413F67" w:rsidRDefault="00413F67" w:rsidP="00413F67">
      <w:pPr>
        <w:pStyle w:val="PargrafodaLista"/>
        <w:numPr>
          <w:ilvl w:val="0"/>
          <w:numId w:val="35"/>
        </w:numPr>
      </w:pPr>
      <w:r>
        <w:t>Foi analisado o ambiente? Quais fatores?</w:t>
      </w:r>
    </w:p>
    <w:p w14:paraId="06854AA9" w14:textId="1CAC8D62" w:rsidR="00413F67" w:rsidRDefault="00413F67" w:rsidP="00413F67">
      <w:pPr>
        <w:pStyle w:val="Ttulo4"/>
      </w:pPr>
      <w:r>
        <w:t>Como é obtido o contexto?</w:t>
      </w:r>
    </w:p>
    <w:p w14:paraId="22B8AD3D" w14:textId="2E9E6992" w:rsidR="00FD637E" w:rsidRPr="00FD637E" w:rsidRDefault="00FD637E" w:rsidP="00FD637E">
      <w:r>
        <w:tab/>
        <w:t>Texto</w:t>
      </w:r>
    </w:p>
    <w:p w14:paraId="428DEABE" w14:textId="77777777" w:rsidR="00413F67" w:rsidRDefault="00413F67" w:rsidP="00413F67">
      <w:pPr>
        <w:pStyle w:val="PargrafodaLista"/>
        <w:numPr>
          <w:ilvl w:val="0"/>
          <w:numId w:val="35"/>
        </w:numPr>
      </w:pPr>
      <w:r>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lastRenderedPageBreak/>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79AF57FF" w:rsidR="002657F3" w:rsidRPr="00E4071D" w:rsidRDefault="002657F3" w:rsidP="00B550F0">
      <w:r>
        <w:tab/>
        <w:t>- parece que usaram os sensores “crus”, poderíamos utilizar algo como: esta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lastRenderedPageBreak/>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lastRenderedPageBreak/>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lastRenderedPageBreak/>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1607F" w14:textId="77777777" w:rsidR="00683EA2" w:rsidRDefault="00683EA2" w:rsidP="0080100E">
      <w:r>
        <w:separator/>
      </w:r>
    </w:p>
    <w:p w14:paraId="0ABFB3AB" w14:textId="77777777" w:rsidR="00683EA2" w:rsidRDefault="00683EA2" w:rsidP="0080100E"/>
    <w:p w14:paraId="775C5E31" w14:textId="77777777" w:rsidR="00683EA2" w:rsidRDefault="00683EA2" w:rsidP="0080100E"/>
    <w:p w14:paraId="2D966B0C" w14:textId="77777777" w:rsidR="00683EA2" w:rsidRDefault="00683EA2" w:rsidP="0080100E"/>
    <w:p w14:paraId="7E957EE7" w14:textId="77777777" w:rsidR="00683EA2" w:rsidRDefault="00683EA2" w:rsidP="0080100E"/>
    <w:p w14:paraId="48325210" w14:textId="77777777" w:rsidR="00683EA2" w:rsidRDefault="00683EA2" w:rsidP="0080100E"/>
    <w:p w14:paraId="4D830A40" w14:textId="77777777" w:rsidR="00683EA2" w:rsidRDefault="00683EA2" w:rsidP="0080100E"/>
    <w:p w14:paraId="372D1C4E" w14:textId="77777777" w:rsidR="00683EA2" w:rsidRDefault="00683EA2" w:rsidP="0080100E"/>
    <w:p w14:paraId="58A3BB1E" w14:textId="77777777" w:rsidR="00683EA2" w:rsidRDefault="00683EA2" w:rsidP="0080100E"/>
    <w:p w14:paraId="1C4E657D" w14:textId="77777777" w:rsidR="00683EA2" w:rsidRDefault="00683EA2" w:rsidP="0080100E"/>
    <w:p w14:paraId="06981BFE" w14:textId="77777777" w:rsidR="00683EA2" w:rsidRDefault="00683EA2" w:rsidP="0080100E"/>
    <w:p w14:paraId="14769FDD" w14:textId="77777777" w:rsidR="00683EA2" w:rsidRDefault="00683EA2" w:rsidP="0080100E"/>
    <w:p w14:paraId="25DFAACB" w14:textId="77777777" w:rsidR="00683EA2" w:rsidRDefault="00683EA2" w:rsidP="0080100E"/>
    <w:p w14:paraId="10A7E87E" w14:textId="77777777" w:rsidR="00683EA2" w:rsidRDefault="00683EA2" w:rsidP="0080100E"/>
    <w:p w14:paraId="148EECD6" w14:textId="77777777" w:rsidR="00683EA2" w:rsidRDefault="00683EA2"/>
    <w:p w14:paraId="4A209706" w14:textId="77777777" w:rsidR="00683EA2" w:rsidRDefault="00683EA2" w:rsidP="009F310A"/>
    <w:p w14:paraId="5F4E8D61" w14:textId="77777777" w:rsidR="00683EA2" w:rsidRDefault="00683EA2" w:rsidP="00152AD4"/>
  </w:endnote>
  <w:endnote w:type="continuationSeparator" w:id="0">
    <w:p w14:paraId="0EAAACB4" w14:textId="77777777" w:rsidR="00683EA2" w:rsidRDefault="00683EA2" w:rsidP="0080100E">
      <w:r>
        <w:continuationSeparator/>
      </w:r>
    </w:p>
    <w:p w14:paraId="44B025CB" w14:textId="77777777" w:rsidR="00683EA2" w:rsidRDefault="00683EA2" w:rsidP="0080100E"/>
    <w:p w14:paraId="34A6C3A0" w14:textId="77777777" w:rsidR="00683EA2" w:rsidRDefault="00683EA2" w:rsidP="0080100E"/>
    <w:p w14:paraId="7CAB93A8" w14:textId="77777777" w:rsidR="00683EA2" w:rsidRDefault="00683EA2" w:rsidP="0080100E"/>
    <w:p w14:paraId="5D4C9F9F" w14:textId="77777777" w:rsidR="00683EA2" w:rsidRDefault="00683EA2" w:rsidP="0080100E"/>
    <w:p w14:paraId="5F947FE2" w14:textId="77777777" w:rsidR="00683EA2" w:rsidRDefault="00683EA2" w:rsidP="0080100E"/>
    <w:p w14:paraId="5EFAFB3C" w14:textId="77777777" w:rsidR="00683EA2" w:rsidRDefault="00683EA2" w:rsidP="0080100E"/>
    <w:p w14:paraId="5D85097B" w14:textId="77777777" w:rsidR="00683EA2" w:rsidRDefault="00683EA2" w:rsidP="0080100E"/>
    <w:p w14:paraId="53C9A7F9" w14:textId="77777777" w:rsidR="00683EA2" w:rsidRDefault="00683EA2" w:rsidP="0080100E"/>
    <w:p w14:paraId="7A3DD1B2" w14:textId="77777777" w:rsidR="00683EA2" w:rsidRDefault="00683EA2" w:rsidP="0080100E"/>
    <w:p w14:paraId="30A29C7D" w14:textId="77777777" w:rsidR="00683EA2" w:rsidRDefault="00683EA2" w:rsidP="0080100E"/>
    <w:p w14:paraId="695A46F1" w14:textId="77777777" w:rsidR="00683EA2" w:rsidRDefault="00683EA2" w:rsidP="0080100E"/>
    <w:p w14:paraId="47607C18" w14:textId="77777777" w:rsidR="00683EA2" w:rsidRDefault="00683EA2" w:rsidP="0080100E"/>
    <w:p w14:paraId="5B8577D0" w14:textId="77777777" w:rsidR="00683EA2" w:rsidRDefault="00683EA2" w:rsidP="0080100E"/>
    <w:p w14:paraId="2A525143" w14:textId="77777777" w:rsidR="00683EA2" w:rsidRDefault="00683EA2"/>
    <w:p w14:paraId="330443FE" w14:textId="77777777" w:rsidR="00683EA2" w:rsidRDefault="00683EA2" w:rsidP="009F310A"/>
    <w:p w14:paraId="45B13A25" w14:textId="77777777" w:rsidR="00683EA2" w:rsidRDefault="00683EA2"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AE68C1" w14:textId="77777777" w:rsidR="00683EA2" w:rsidRDefault="00683EA2" w:rsidP="0080100E">
      <w:r>
        <w:separator/>
      </w:r>
    </w:p>
    <w:p w14:paraId="03F5A0C3" w14:textId="77777777" w:rsidR="00683EA2" w:rsidRDefault="00683EA2" w:rsidP="0080100E"/>
    <w:p w14:paraId="01251B01" w14:textId="77777777" w:rsidR="00683EA2" w:rsidRDefault="00683EA2" w:rsidP="0080100E"/>
    <w:p w14:paraId="0789B7C1" w14:textId="77777777" w:rsidR="00683EA2" w:rsidRDefault="00683EA2" w:rsidP="0080100E"/>
    <w:p w14:paraId="495B180B" w14:textId="77777777" w:rsidR="00683EA2" w:rsidRDefault="00683EA2" w:rsidP="0080100E"/>
    <w:p w14:paraId="46B6346D" w14:textId="77777777" w:rsidR="00683EA2" w:rsidRDefault="00683EA2"/>
    <w:p w14:paraId="57061443" w14:textId="77777777" w:rsidR="00683EA2" w:rsidRDefault="00683EA2" w:rsidP="009F310A"/>
    <w:p w14:paraId="1F441FF0" w14:textId="77777777" w:rsidR="00683EA2" w:rsidRDefault="00683EA2" w:rsidP="00152AD4"/>
  </w:footnote>
  <w:footnote w:type="continuationSeparator" w:id="0">
    <w:p w14:paraId="32128F05" w14:textId="77777777" w:rsidR="00683EA2" w:rsidRDefault="00683EA2" w:rsidP="0080100E">
      <w:r>
        <w:continuationSeparator/>
      </w:r>
    </w:p>
    <w:p w14:paraId="0D057E33" w14:textId="77777777" w:rsidR="00683EA2" w:rsidRDefault="00683EA2" w:rsidP="0080100E"/>
    <w:p w14:paraId="26C713AA" w14:textId="77777777" w:rsidR="00683EA2" w:rsidRDefault="00683EA2" w:rsidP="0080100E"/>
    <w:p w14:paraId="3E4A2FE2" w14:textId="77777777" w:rsidR="00683EA2" w:rsidRDefault="00683EA2" w:rsidP="0080100E"/>
    <w:p w14:paraId="3F1BC3BF" w14:textId="77777777" w:rsidR="00683EA2" w:rsidRDefault="00683EA2" w:rsidP="0080100E"/>
    <w:p w14:paraId="27315DA4" w14:textId="77777777" w:rsidR="00683EA2" w:rsidRDefault="00683EA2" w:rsidP="0080100E"/>
    <w:p w14:paraId="2BE21B98" w14:textId="77777777" w:rsidR="00683EA2" w:rsidRDefault="00683EA2" w:rsidP="0080100E"/>
    <w:p w14:paraId="1C4966D8" w14:textId="77777777" w:rsidR="00683EA2" w:rsidRDefault="00683EA2" w:rsidP="0080100E"/>
    <w:p w14:paraId="46FB3107" w14:textId="77777777" w:rsidR="00683EA2" w:rsidRDefault="00683EA2" w:rsidP="0080100E"/>
    <w:p w14:paraId="2D94BB1A" w14:textId="77777777" w:rsidR="00683EA2" w:rsidRDefault="00683EA2" w:rsidP="0080100E"/>
    <w:p w14:paraId="3DDA9AF4" w14:textId="77777777" w:rsidR="00683EA2" w:rsidRDefault="00683EA2" w:rsidP="0080100E"/>
    <w:p w14:paraId="06775990" w14:textId="77777777" w:rsidR="00683EA2" w:rsidRDefault="00683EA2" w:rsidP="0080100E"/>
    <w:p w14:paraId="2BB39167" w14:textId="77777777" w:rsidR="00683EA2" w:rsidRDefault="00683EA2" w:rsidP="0080100E"/>
    <w:p w14:paraId="22DDD6B7" w14:textId="77777777" w:rsidR="00683EA2" w:rsidRDefault="00683EA2" w:rsidP="0080100E"/>
    <w:p w14:paraId="3382EA18" w14:textId="77777777" w:rsidR="00683EA2" w:rsidRDefault="00683EA2"/>
    <w:p w14:paraId="405B7CBA" w14:textId="77777777" w:rsidR="00683EA2" w:rsidRDefault="00683EA2" w:rsidP="009F310A"/>
    <w:p w14:paraId="10CCB587" w14:textId="77777777" w:rsidR="00683EA2" w:rsidRDefault="00683EA2"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3B00"/>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5A21"/>
    <w:rsid w:val="00201E61"/>
    <w:rsid w:val="0020708D"/>
    <w:rsid w:val="00215DF2"/>
    <w:rsid w:val="00222E9F"/>
    <w:rsid w:val="002337EE"/>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2AFF"/>
    <w:rsid w:val="00354103"/>
    <w:rsid w:val="003564E6"/>
    <w:rsid w:val="00360AD6"/>
    <w:rsid w:val="00362D8A"/>
    <w:rsid w:val="00363B83"/>
    <w:rsid w:val="003679F5"/>
    <w:rsid w:val="003771D9"/>
    <w:rsid w:val="003771F4"/>
    <w:rsid w:val="00377BBD"/>
    <w:rsid w:val="00381EE6"/>
    <w:rsid w:val="00390005"/>
    <w:rsid w:val="00394FEB"/>
    <w:rsid w:val="00396453"/>
    <w:rsid w:val="003A2A21"/>
    <w:rsid w:val="003A5B9F"/>
    <w:rsid w:val="003A6D15"/>
    <w:rsid w:val="003B0444"/>
    <w:rsid w:val="003B1F3F"/>
    <w:rsid w:val="003B2512"/>
    <w:rsid w:val="003B370A"/>
    <w:rsid w:val="003B56C3"/>
    <w:rsid w:val="003B78E9"/>
    <w:rsid w:val="003C1616"/>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4548"/>
    <w:rsid w:val="005B79CC"/>
    <w:rsid w:val="005C3E4D"/>
    <w:rsid w:val="005D0600"/>
    <w:rsid w:val="005D20DD"/>
    <w:rsid w:val="005E6C22"/>
    <w:rsid w:val="005E7DF5"/>
    <w:rsid w:val="005F01D8"/>
    <w:rsid w:val="005F30CE"/>
    <w:rsid w:val="005F599E"/>
    <w:rsid w:val="00602A14"/>
    <w:rsid w:val="00602D3F"/>
    <w:rsid w:val="0060678B"/>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3EA2"/>
    <w:rsid w:val="006874EC"/>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4499B"/>
    <w:rsid w:val="008505E1"/>
    <w:rsid w:val="00851B82"/>
    <w:rsid w:val="00851C62"/>
    <w:rsid w:val="0085482E"/>
    <w:rsid w:val="0085540B"/>
    <w:rsid w:val="008577C2"/>
    <w:rsid w:val="008615C7"/>
    <w:rsid w:val="00862324"/>
    <w:rsid w:val="008647B7"/>
    <w:rsid w:val="00870D6F"/>
    <w:rsid w:val="008720F9"/>
    <w:rsid w:val="008740F6"/>
    <w:rsid w:val="0087722D"/>
    <w:rsid w:val="0087774B"/>
    <w:rsid w:val="0088087B"/>
    <w:rsid w:val="00882366"/>
    <w:rsid w:val="0088291D"/>
    <w:rsid w:val="00883021"/>
    <w:rsid w:val="008849DE"/>
    <w:rsid w:val="00886E29"/>
    <w:rsid w:val="00887424"/>
    <w:rsid w:val="0089397A"/>
    <w:rsid w:val="00893D00"/>
    <w:rsid w:val="008977E3"/>
    <w:rsid w:val="008A4CC4"/>
    <w:rsid w:val="008A51F8"/>
    <w:rsid w:val="008B2679"/>
    <w:rsid w:val="008B3CC4"/>
    <w:rsid w:val="008B49B9"/>
    <w:rsid w:val="008B7AED"/>
    <w:rsid w:val="008C355D"/>
    <w:rsid w:val="008D0926"/>
    <w:rsid w:val="008D2152"/>
    <w:rsid w:val="008D2D70"/>
    <w:rsid w:val="008D579B"/>
    <w:rsid w:val="008E2997"/>
    <w:rsid w:val="008E31B6"/>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3038A"/>
    <w:rsid w:val="00933820"/>
    <w:rsid w:val="00936FA8"/>
    <w:rsid w:val="00940A5D"/>
    <w:rsid w:val="00942A3B"/>
    <w:rsid w:val="0094466A"/>
    <w:rsid w:val="00947D5D"/>
    <w:rsid w:val="0095228D"/>
    <w:rsid w:val="00953828"/>
    <w:rsid w:val="009634F0"/>
    <w:rsid w:val="00963EBC"/>
    <w:rsid w:val="0097052D"/>
    <w:rsid w:val="009749D2"/>
    <w:rsid w:val="009751B6"/>
    <w:rsid w:val="0097624C"/>
    <w:rsid w:val="00977D20"/>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0EB3"/>
    <w:rsid w:val="00A12ACF"/>
    <w:rsid w:val="00A13CDC"/>
    <w:rsid w:val="00A16038"/>
    <w:rsid w:val="00A170A0"/>
    <w:rsid w:val="00A17F3D"/>
    <w:rsid w:val="00A3415D"/>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E6B7A"/>
    <w:rsid w:val="00AF789C"/>
    <w:rsid w:val="00B0079B"/>
    <w:rsid w:val="00B031DB"/>
    <w:rsid w:val="00B043C6"/>
    <w:rsid w:val="00B07096"/>
    <w:rsid w:val="00B12459"/>
    <w:rsid w:val="00B15B79"/>
    <w:rsid w:val="00B16CAE"/>
    <w:rsid w:val="00B234FD"/>
    <w:rsid w:val="00B27ABA"/>
    <w:rsid w:val="00B27BAB"/>
    <w:rsid w:val="00B313DC"/>
    <w:rsid w:val="00B3145F"/>
    <w:rsid w:val="00B34139"/>
    <w:rsid w:val="00B352F0"/>
    <w:rsid w:val="00B35EFA"/>
    <w:rsid w:val="00B42753"/>
    <w:rsid w:val="00B50493"/>
    <w:rsid w:val="00B550D4"/>
    <w:rsid w:val="00B550F0"/>
    <w:rsid w:val="00B56E67"/>
    <w:rsid w:val="00B61099"/>
    <w:rsid w:val="00B6183F"/>
    <w:rsid w:val="00B619E5"/>
    <w:rsid w:val="00B67885"/>
    <w:rsid w:val="00B7418F"/>
    <w:rsid w:val="00B80680"/>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865"/>
    <w:rsid w:val="00BD6401"/>
    <w:rsid w:val="00BF6C6D"/>
    <w:rsid w:val="00C117EB"/>
    <w:rsid w:val="00C172FF"/>
    <w:rsid w:val="00C17E2C"/>
    <w:rsid w:val="00C23C70"/>
    <w:rsid w:val="00C24151"/>
    <w:rsid w:val="00C33B87"/>
    <w:rsid w:val="00C34F8D"/>
    <w:rsid w:val="00C3617C"/>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14A3"/>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135CF"/>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60F6CE-969B-4C81-A5CA-75A4CDDC2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9</TotalTime>
  <Pages>31</Pages>
  <Words>10514</Words>
  <Characters>56779</Characters>
  <Application>Microsoft Office Word</Application>
  <DocSecurity>0</DocSecurity>
  <Lines>473</Lines>
  <Paragraphs>13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715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97</cp:revision>
  <cp:lastPrinted>2003-10-22T01:33:00Z</cp:lastPrinted>
  <dcterms:created xsi:type="dcterms:W3CDTF">2018-05-30T22:47:00Z</dcterms:created>
  <dcterms:modified xsi:type="dcterms:W3CDTF">2020-05-3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